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5183AF" w14:textId="77777777" w:rsidR="00FD33AF" w:rsidRDefault="00FD33AF" w:rsidP="00FD33AF">
      <w:pPr>
        <w:pStyle w:val="GS3"/>
        <w:spacing w:line="360" w:lineRule="auto"/>
      </w:pPr>
      <w:bookmarkStart w:id="0" w:name="_Toc107827639"/>
      <w:bookmarkStart w:id="1" w:name="_Toc108537000"/>
      <w:proofErr w:type="spellStart"/>
      <w:r>
        <w:t>Sporophytic</w:t>
      </w:r>
      <w:proofErr w:type="spellEnd"/>
      <w:r>
        <w:t xml:space="preserve"> Traits</w:t>
      </w:r>
      <w:bookmarkEnd w:id="0"/>
      <w:bookmarkEnd w:id="1"/>
    </w:p>
    <w:p w14:paraId="7735B74C" w14:textId="77777777" w:rsidR="00FD33AF" w:rsidRDefault="00FD33AF" w:rsidP="00FD33AF">
      <w:pPr>
        <w:pStyle w:val="GS4"/>
        <w:spacing w:line="360" w:lineRule="auto"/>
      </w:pPr>
      <w:r>
        <w:t>Cell Membrane Stability</w:t>
      </w:r>
    </w:p>
    <w:p w14:paraId="62C5DFEF" w14:textId="77777777" w:rsidR="00FD33AF" w:rsidRDefault="00FD33AF" w:rsidP="00FD33AF">
      <w:pPr>
        <w:pStyle w:val="BodyDoubleSpace05FirstLine"/>
      </w:pPr>
      <w:proofErr w:type="gramStart"/>
      <w:r>
        <w:t>In order to</w:t>
      </w:r>
      <w:proofErr w:type="gramEnd"/>
      <w:r>
        <w:t xml:space="preserve"> estimate tolerance of leaves to both heat and cold, we examined the cellular stability of leaf material when exposed to relatively high and low temperatures.  We used a handheld conductivity meter to measure cell membrane stability (CMS) of leaves after a temperature treatment following the protocol of </w:t>
      </w:r>
      <w:proofErr w:type="spellStart"/>
      <w:r>
        <w:t>Gajanayake</w:t>
      </w:r>
      <w:proofErr w:type="spellEnd"/>
      <w:r>
        <w:t xml:space="preserve"> et al. </w:t>
      </w:r>
      <w:r>
        <w:fldChar w:fldCharType="begin"/>
      </w:r>
      <w: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2011)</w:t>
      </w:r>
      <w:r>
        <w:fldChar w:fldCharType="end"/>
      </w:r>
      <w:r>
        <w:t xml:space="preserve"> and Fang and To </w:t>
      </w:r>
      <w:r>
        <w:fldChar w:fldCharType="begin"/>
      </w:r>
      <w: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fldChar w:fldCharType="separate"/>
      </w:r>
      <w:r>
        <w:rPr>
          <w:noProof/>
        </w:rPr>
        <w:t>(2016)</w:t>
      </w:r>
      <w:r>
        <w:fldChar w:fldCharType="end"/>
      </w:r>
      <w:r>
        <w:t xml:space="preserve">. Two large, intact leaves were removed from the middle of a plant and rinsed with deionized water. One leaf was used for the high temperature treatment and the second leaf was used for the cold temperature treatment. Twenty rounds per leaf were punched from each leaf with a hole puncher. Ten of the 20 leaf rounds were placed in a test tube for each temperature treatment (high or low) and 10 were placed in a test tube for a control treatment. </w:t>
      </w:r>
    </w:p>
    <w:p w14:paraId="5C2CC171" w14:textId="77777777" w:rsidR="00FD33AF" w:rsidRDefault="00FD33AF" w:rsidP="00FD33AF">
      <w:pPr>
        <w:pStyle w:val="BodyDoubleSpace05FirstLin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After exposure to heat, the heat treatment tube was moved to room temperature for 10 minutes prior to the first conductivity measurement. </w:t>
      </w:r>
    </w:p>
    <w:p w14:paraId="3C06024A" w14:textId="77777777" w:rsidR="00FD33AF" w:rsidRDefault="00FD33AF" w:rsidP="00FD33AF">
      <w:pPr>
        <w:pStyle w:val="BodyDoubleSpace05FirstLine"/>
      </w:pPr>
      <w:r>
        <w:t xml:space="preserve">The low temperature treatment test tubes were placed without water at 10°C for 24 hours followed by 24 hours at 4°C to acclimate the leaf rounds to cooler temperatures. The treatment tubes were then placed at -18°C for 1 hour. The control treatment tubes remained at room temperature for </w:t>
      </w:r>
      <w:proofErr w:type="gramStart"/>
      <w:r>
        <w:t>the total</w:t>
      </w:r>
      <w:proofErr w:type="gramEnd"/>
      <w:r>
        <w:t xml:space="preserve"> 49 hours. After the temperature treatment, 10 mL of deionized water were added to all tubes for both the treatment and control. The tubes were placed at room temperature for 1 hour prior to the first conductivity measurement. </w:t>
      </w:r>
    </w:p>
    <w:p w14:paraId="4D929C7C" w14:textId="77777777" w:rsidR="00FD33AF" w:rsidRDefault="00FD33AF" w:rsidP="00FD33AF">
      <w:pPr>
        <w:pStyle w:val="BodyDoubleSpace05FirstLine"/>
      </w:pPr>
      <w:r>
        <w:t xml:space="preserve">All tubes were then subjected to a maximum damage treatment after the first conductivity measurements to quantify maximum conductivity for each sample. All test tubes were placed in </w:t>
      </w:r>
      <w:r>
        <w:lastRenderedPageBreak/>
        <w:t>a water bath at 98°C for 1 hour and then left to cool at room temperature for 15 minutes before the second conductivity measurement.</w:t>
      </w:r>
    </w:p>
    <w:p w14:paraId="0C8A2574" w14:textId="77777777" w:rsidR="00FD33AF" w:rsidRDefault="00FD33AF" w:rsidP="00FD33AF">
      <w:pPr>
        <w:pStyle w:val="BodyDoubleSpace05FirstLin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w:t>
      </w:r>
    </w:p>
    <w:p w14:paraId="2ACB95E7"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5F4292B0" w14:textId="77777777" w:rsidR="00FD33AF" w:rsidRDefault="00FD33AF" w:rsidP="00FD33AF">
      <w:pPr>
        <w:pStyle w:val="GS4"/>
        <w:spacing w:line="360" w:lineRule="auto"/>
      </w:pPr>
      <w:r>
        <w:t>Chlorophyll Content Stability</w:t>
      </w:r>
    </w:p>
    <w:p w14:paraId="180246A0" w14:textId="77777777" w:rsidR="00FD33AF" w:rsidRDefault="00FD33AF" w:rsidP="00FD33AF">
      <w:pPr>
        <w:pStyle w:val="BodyDoubleSpace05FirstLin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fluorescence 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content.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xml:space="preserve">. Two intact leaves were removed from the middle of the plant. One leaf was used for the heat treatment and the other was used for the cold treatment. Each leaf was cut in half and placed in a labeled petri dish. One half was placed in the treatment temperature and the other half was placed in a control setting at room temperature. The chlorophyll content was measured for both halves before and after the temperature treatment. </w:t>
      </w:r>
    </w:p>
    <w:p w14:paraId="2A5C360D" w14:textId="77777777" w:rsidR="00FD33AF" w:rsidRDefault="00FD33AF" w:rsidP="00FD33AF">
      <w:pPr>
        <w:pStyle w:val="BodyDoubleSpace05FirstLine"/>
      </w:pPr>
      <w:r>
        <w:t xml:space="preserve">The high temperature treatment was 60°C for 1 hour. The leaf halves in the cold treatment were subjected to 4°C for 1 hour followed by 1 hour in -18°C. The leaf halves were </w:t>
      </w:r>
      <w:r>
        <w:lastRenderedPageBreak/>
        <w:t>moved to room temperature for two hours prior to the second cold treatment measurement. Leaves in all treatments were kept in complete darkness.</w:t>
      </w:r>
    </w:p>
    <w:p w14:paraId="2E9266F7" w14:textId="77777777" w:rsidR="00FD33AF" w:rsidRDefault="00FD33AF" w:rsidP="00FD33AF">
      <w:pPr>
        <w:pStyle w:val="BodyDoubleSpace05FirstLine"/>
      </w:pPr>
      <w:r w:rsidRPr="00E83544">
        <w:t xml:space="preserve">To control </w:t>
      </w:r>
      <w:proofErr w:type="gramStart"/>
      <w:r w:rsidRPr="00E83544">
        <w:t>for</w:t>
      </w:r>
      <w:proofErr w:type="gramEnd"/>
      <w:r w:rsidRPr="00E83544">
        <w:t xml:space="preserve"> initial variation in chlorophyll among individuals, we</w:t>
      </w:r>
      <w:r>
        <w:t xml:space="preserve"> quantified chlorophyll content stability by</w:t>
      </w:r>
      <w:r w:rsidRPr="00E83544">
        <w:t xml:space="preserve"> </w:t>
      </w:r>
      <w:r>
        <w:t>incorporating the initial and final measurements for both the treatment and control into</w:t>
      </w:r>
      <w:r w:rsidRPr="00E83544">
        <w:t xml:space="preserve"> one </w:t>
      </w:r>
      <w:r>
        <w:t>value</w:t>
      </w:r>
      <w:r w:rsidRPr="00E83544">
        <w:t xml:space="preserve">. The chlorophyll content </w:t>
      </w:r>
      <w:r>
        <w:t xml:space="preserve">stability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w:t>
      </w:r>
      <w:r w:rsidRPr="003248B2">
        <w:t>e.</w:t>
      </w:r>
    </w:p>
    <w:p w14:paraId="4184EE31" w14:textId="77777777" w:rsidR="00FD33AF" w:rsidRPr="002D1B0F" w:rsidRDefault="00FD33AF" w:rsidP="00FD33AF">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23B2AD30" w14:textId="77777777" w:rsidR="00FD33AF" w:rsidRDefault="00FD33AF" w:rsidP="00FD33AF">
      <w:pPr>
        <w:pStyle w:val="GS4"/>
        <w:spacing w:line="360" w:lineRule="auto"/>
      </w:pPr>
      <w:r>
        <w:t>Photosynthesis</w:t>
      </w:r>
    </w:p>
    <w:p w14:paraId="18AAC6AF" w14:textId="77777777" w:rsidR="00FD33AF" w:rsidRDefault="00FD33AF" w:rsidP="00FD33AF">
      <w:pPr>
        <w:pStyle w:val="BodyDoubleSpace05FirstLin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xml:space="preserve">) on leaves before and after the whole plant was exposed to the temperature treatment. The following settings were used for photosynthesis measurements: flow rate 500 </w:t>
      </w:r>
      <w:proofErr w:type="spellStart"/>
      <w:r>
        <w:t>μmol</w:t>
      </w:r>
      <w:proofErr w:type="spellEnd"/>
      <w:r>
        <w:t xml:space="preserve"> s</w:t>
      </w:r>
      <w:r>
        <w:rPr>
          <w:vertAlign w:val="superscript"/>
        </w:rPr>
        <w:t>-1</w:t>
      </w:r>
      <w:r>
        <w:t>, reference CO</w:t>
      </w:r>
      <w:r>
        <w:rPr>
          <w:vertAlign w:val="subscript"/>
        </w:rPr>
        <w:t>2</w:t>
      </w:r>
      <w:r>
        <w:t xml:space="preserve"> 420 </w:t>
      </w:r>
      <w:proofErr w:type="spellStart"/>
      <w:r>
        <w:t>μmol</w:t>
      </w:r>
      <w:proofErr w:type="spellEnd"/>
      <w:r>
        <w:t xml:space="preserve">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xml:space="preserve">, </w:t>
      </w:r>
      <w:proofErr w:type="spellStart"/>
      <w:r>
        <w:t>ParIn_μml</w:t>
      </w:r>
      <w:proofErr w:type="spellEnd"/>
      <w:r>
        <w:t xml:space="preserve"> 400 </w:t>
      </w:r>
      <w:proofErr w:type="spellStart"/>
      <w:r>
        <w:t>μmol</w:t>
      </w:r>
      <w:proofErr w:type="spellEnd"/>
      <w:r>
        <w:t xml:space="preserve"> m</w:t>
      </w:r>
      <w:r>
        <w:rPr>
          <w:vertAlign w:val="superscript"/>
        </w:rPr>
        <w:t>-2</w:t>
      </w:r>
      <w:r>
        <w:t xml:space="preserve"> s</w:t>
      </w:r>
      <w:r>
        <w:rPr>
          <w:vertAlign w:val="superscript"/>
        </w:rPr>
        <w:t>-1</w:t>
      </w:r>
      <w:r>
        <w:t xml:space="preserve">. </w:t>
      </w:r>
    </w:p>
    <w:p w14:paraId="6A94DC8C" w14:textId="77777777" w:rsidR="00FD33AF" w:rsidRDefault="00FD33AF" w:rsidP="00FD33AF">
      <w:pPr>
        <w:pStyle w:val="BodyDoubleSpace05FirstLine"/>
      </w:pPr>
      <w:r>
        <w:t>The high temperature treatment was 33°C and the low temperature treatment was 10°C. All four ramets, if alive, for the 52 genets were subjected to both treatments with a rest period of one week between them. The proportion of the photosynthetic rate measurement after the treatment to before was calculated as our measure of photosynthetic temperature tolerance (PS). Any ratio value below zero and above one was omitted prior to analysis.</w:t>
      </w:r>
    </w:p>
    <w:p w14:paraId="6BDDD0CE" w14:textId="77777777" w:rsidR="00FD33AF" w:rsidRPr="002D1B0F" w:rsidRDefault="00FD33AF" w:rsidP="00FD33AF">
      <w:pPr>
        <w:pStyle w:val="Figure"/>
        <w:spacing w:line="360" w:lineRule="auto"/>
        <w:rPr>
          <w:iCs/>
        </w:rPr>
      </w:pPr>
      <m:oMathPara>
        <m:oMath>
          <m:r>
            <m:rPr>
              <m:sty m:val="p"/>
            </m:rPr>
            <w:rPr>
              <w:rFonts w:ascii="Cambria Math" w:eastAsiaTheme="minorEastAsia" w:hAnsi="Cambria Math"/>
            </w:rPr>
            <w:lastRenderedPageBreak/>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37A068E5" w14:textId="77777777" w:rsidR="00FD33AF" w:rsidRDefault="00FD33AF" w:rsidP="00FD33AF">
      <w:pPr>
        <w:pStyle w:val="GS3"/>
        <w:spacing w:line="360" w:lineRule="auto"/>
      </w:pPr>
      <w:bookmarkStart w:id="2" w:name="_Toc107827640"/>
      <w:bookmarkStart w:id="3" w:name="_Toc108537001"/>
      <w:r>
        <w:t>Gametophytic Traits</w:t>
      </w:r>
      <w:bookmarkEnd w:id="2"/>
      <w:bookmarkEnd w:id="3"/>
    </w:p>
    <w:p w14:paraId="1FE4EEFD" w14:textId="77777777" w:rsidR="00FD33AF" w:rsidRDefault="00FD33AF" w:rsidP="00FD33AF">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4"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4"/>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or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p>
    <w:p w14:paraId="2CB11290" w14:textId="6457D142" w:rsidR="00FD33AF" w:rsidRDefault="00FD33AF" w:rsidP="00FD33AF">
      <w:pPr>
        <w:pStyle w:val="BodyDoubleSpace05FirstLine"/>
      </w:pPr>
      <w:r>
        <w:t xml:space="preserve">Pollen germination (Germ) was measured by counting the number of pollen grains that produced pollen tubes and dividing that by the total number of pollen grains observed. All pollen grains in an image were counted until at least 100 pollen grains were observed. Pollen was considered germinated if it produced a tube that was at least half the diameter of the pollen grain. We used the percentage of pollen grains with tubes out of the total number of pollen grains as our measure of pollen germination. </w:t>
      </w:r>
    </w:p>
    <w:p w14:paraId="2021F010" w14:textId="77777777" w:rsidR="00FD33AF" w:rsidRDefault="00FD33AF" w:rsidP="00FD33AF">
      <w:pPr>
        <w:pStyle w:val="BodyDoubleSpace05FirstLine"/>
      </w:pPr>
      <w:r>
        <w:t xml:space="preserve">Pollen tube growth rate (PTGR) was determined by first measuring the 10 longest pollen tubes in each of the 4 images 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The actual </w:t>
      </w:r>
      <w:r>
        <w:lastRenderedPageBreak/>
        <w:t xml:space="preserve">length of each tube was calculated by tracing the length of each tube, calculating length in pixels, and then calibrating each measurement with a stage micrometer. We calculated the mean of the 20 longest tubes out of the 40 measured per plate and estimated growth rate by dividing the mean length by the time allowed for growth (16 hours). </w:t>
      </w:r>
    </w:p>
    <w:p w14:paraId="6B22A3AA" w14:textId="77777777" w:rsidR="000F5CEB" w:rsidRDefault="000F5CEB" w:rsidP="000F5CEB">
      <w:pPr>
        <w:pStyle w:val="GS3"/>
        <w:spacing w:line="360" w:lineRule="auto"/>
      </w:pPr>
      <w:r>
        <w:t>Gametophytic Traits</w:t>
      </w:r>
    </w:p>
    <w:p w14:paraId="2AED971D" w14:textId="77777777" w:rsidR="000F5CEB" w:rsidRDefault="000F5CEB" w:rsidP="000F5CEB">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r>
        <w:t xml:space="preserve">) following the protocol of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w:t>
      </w:r>
      <w:proofErr w:type="spellStart"/>
      <w:r>
        <w:t>Conviron</w:t>
      </w:r>
      <w:proofErr w:type="spellEnd"/>
      <w:r>
        <w:t xml:space="preserve"> E7/2 environmental chamber (20°C), or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p>
    <w:p w14:paraId="77CAEBCE" w14:textId="77777777" w:rsidR="000F5CEB" w:rsidRDefault="000F5CEB" w:rsidP="000F5CEB">
      <w:pPr>
        <w:pStyle w:val="BodyDoubleSpace05FirstLine"/>
      </w:pPr>
      <w:r>
        <w:t xml:space="preserve">Pollen germination (Germ) was measured by counting the number of pollen grains that produced pollen tubes and dividing that by the total number of pollen grains observed. All pollen grains in an image were counted until at least 100 pollen grains were observed. Pollen was considered germinated if it produced a tube that was at least half the diameter of the pollen grain. We used the percent of pollen grains with tubes out of the total number of pollen grains as our measure of pollen germination. </w:t>
      </w:r>
    </w:p>
    <w:p w14:paraId="3EC5277C" w14:textId="77777777" w:rsidR="000F5CEB" w:rsidRDefault="000F5CEB" w:rsidP="000F5CEB">
      <w:pPr>
        <w:pStyle w:val="BodyDoubleSpace05FirstLine"/>
      </w:pPr>
      <w:r>
        <w:lastRenderedPageBreak/>
        <w:t xml:space="preserve">Pollen tube growth rate (PTGR) was determined by first measuring the 10 longest pollen tubes in each of the 4 images 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The actual length of each tube was calculated by tracing the length of each tube, calculating length in pixels, and then calibrating each measurement with a stage micrometer. We calculated the mean of the 20 longest tubes out of the 40 measured per plate and estimated growth rate by dividing the mean length by the time allowed for growth (16 hours). </w:t>
      </w:r>
    </w:p>
    <w:p w14:paraId="22E5D5A5" w14:textId="77777777" w:rsidR="00661FAF" w:rsidRDefault="00661FAF" w:rsidP="00661FAF">
      <w:pPr>
        <w:pStyle w:val="GS3"/>
      </w:pPr>
      <w:bookmarkStart w:id="5" w:name="_Toc107827658"/>
      <w:bookmarkStart w:id="6" w:name="_Toc108537020"/>
      <w:r>
        <w:t>Pre-Pollination Dependent Variables</w:t>
      </w:r>
      <w:bookmarkEnd w:id="5"/>
      <w:bookmarkEnd w:id="6"/>
    </w:p>
    <w:p w14:paraId="57BC2460" w14:textId="118EF53B" w:rsidR="00FF6B53" w:rsidRPr="00FF6B53" w:rsidRDefault="00FF6B53" w:rsidP="00FF6B53">
      <w:pPr>
        <w:pStyle w:val="BodyDoubleSpace05FirstLine"/>
        <w:ind w:firstLine="0"/>
        <w:rPr>
          <w:i/>
          <w:iCs/>
        </w:rPr>
      </w:pPr>
      <w:proofErr w:type="spellStart"/>
      <w:r>
        <w:rPr>
          <w:i/>
          <w:iCs/>
        </w:rPr>
        <w:t>Modifiec</w:t>
      </w:r>
      <w:proofErr w:type="spellEnd"/>
      <w:r>
        <w:rPr>
          <w:i/>
          <w:iCs/>
        </w:rPr>
        <w:t xml:space="preserve"> protocol adapted from </w:t>
      </w:r>
      <w:r w:rsidRPr="00FF6B53">
        <w:rPr>
          <w:i/>
          <w:iCs/>
        </w:rPr>
        <w:t xml:space="preserve">Diaz and </w:t>
      </w:r>
      <w:proofErr w:type="spellStart"/>
      <w:r w:rsidRPr="00FF6B53">
        <w:rPr>
          <w:i/>
          <w:iCs/>
        </w:rPr>
        <w:t>Macnair</w:t>
      </w:r>
      <w:proofErr w:type="spellEnd"/>
      <w:r w:rsidRPr="00FF6B53">
        <w:rPr>
          <w:i/>
          <w:iCs/>
        </w:rPr>
        <w:t xml:space="preserve"> </w:t>
      </w:r>
      <w:r w:rsidRPr="00FF6B53">
        <w:rPr>
          <w:i/>
          <w:iCs/>
        </w:rPr>
        <w:fldChar w:fldCharType="begin"/>
      </w:r>
      <w:r w:rsidRPr="00FF6B53">
        <w:rPr>
          <w:i/>
          <w:iCs/>
        </w:rP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Pr="00FF6B53">
        <w:rPr>
          <w:i/>
          <w:iCs/>
        </w:rPr>
        <w:fldChar w:fldCharType="separate"/>
      </w:r>
      <w:r w:rsidRPr="00FF6B53">
        <w:rPr>
          <w:i/>
          <w:iCs/>
          <w:noProof/>
        </w:rPr>
        <w:t>(1999)</w:t>
      </w:r>
      <w:r w:rsidRPr="00FF6B53">
        <w:rPr>
          <w:i/>
          <w:iCs/>
        </w:rPr>
        <w:fldChar w:fldCharType="end"/>
      </w:r>
    </w:p>
    <w:p w14:paraId="41DAEF9F" w14:textId="77777777" w:rsidR="00FF6B53" w:rsidRDefault="00661FAF" w:rsidP="00661FAF">
      <w:pPr>
        <w:pStyle w:val="BodyDoubleSpace05FirstLine"/>
      </w:pPr>
      <w:r>
        <w:t>The flowers with petals removed were stored in Eppendorf tubes (1.5 mL) with ethanol for 24 hours and then washed with deionized water.  The tubes were then filled with 1M NaOH and placed in a heat block at 70°C for 2 minutes to soften the floral structures before a final wash in deionized water. The flowers were then stained in 0.1% aniline blue with 0.1M K</w:t>
      </w:r>
      <w:r>
        <w:rPr>
          <w:vertAlign w:val="subscript"/>
        </w:rPr>
        <w:t>3</w:t>
      </w:r>
      <w:r>
        <w:t>PO</w:t>
      </w:r>
      <w:r>
        <w:rPr>
          <w:vertAlign w:val="subscript"/>
        </w:rPr>
        <w:t>4</w:t>
      </w:r>
      <w:r>
        <w:t xml:space="preserve"> for 24 hours in darkness. </w:t>
      </w:r>
    </w:p>
    <w:p w14:paraId="095025BD" w14:textId="77777777" w:rsidR="00661FAF" w:rsidRDefault="00661FAF" w:rsidP="00661FAF">
      <w:pPr>
        <w:pStyle w:val="GS3"/>
      </w:pPr>
      <w:bookmarkStart w:id="7" w:name="_Toc107827659"/>
      <w:bookmarkStart w:id="8" w:name="_Toc108537021"/>
      <w:r>
        <w:t>Post-Pollination Dependent Variables</w:t>
      </w:r>
      <w:bookmarkEnd w:id="7"/>
      <w:bookmarkEnd w:id="8"/>
    </w:p>
    <w:p w14:paraId="62C487B1" w14:textId="07277AFC" w:rsidR="00661FAF" w:rsidRDefault="00661FAF" w:rsidP="00661FAF">
      <w:pPr>
        <w:pStyle w:val="BodyDoubleSpace05FirstLine"/>
      </w:pPr>
      <w:r>
        <w:t xml:space="preserve">We used 40°C to determine how plants differ in germination at high temperatures and whether pollen development in long-term high heat affects pollen germination at high temperatures. One flower from each plant in the treatment group was collected for pollen germination. Pollen was collected from the mature flower, identified by petals in an open position perpendicular to the anthers and a fully developed stigma (if flower was hermaphroditic). Since </w:t>
      </w:r>
      <w:proofErr w:type="spellStart"/>
      <w:r>
        <w:t>horsenettle</w:t>
      </w:r>
      <w:proofErr w:type="spellEnd"/>
      <w:r>
        <w:t xml:space="preserve"> is naturally buzz pollinated, we used a handmade device to vibrate anthers and release pollen directly onto an agar/growth medium contained in petri dishes. We used a 3% </w:t>
      </w:r>
      <w:proofErr w:type="spellStart"/>
      <w:r>
        <w:t>Bacto</w:t>
      </w:r>
      <w:proofErr w:type="spellEnd"/>
      <w:r>
        <w:t>-Agar based growth medium (</w:t>
      </w:r>
      <w:r>
        <w:rPr>
          <w:szCs w:val="24"/>
        </w:rPr>
        <w:t>sucrose, Ca(NO</w:t>
      </w:r>
      <w:r>
        <w:rPr>
          <w:szCs w:val="24"/>
          <w:vertAlign w:val="subscript"/>
        </w:rPr>
        <w:t>3</w:t>
      </w:r>
      <w:r>
        <w:rPr>
          <w:szCs w:val="24"/>
        </w:rPr>
        <w:t>)</w:t>
      </w:r>
      <w:r>
        <w:rPr>
          <w:szCs w:val="24"/>
          <w:vertAlign w:val="subscript"/>
        </w:rPr>
        <w:t>2</w:t>
      </w:r>
      <w:r>
        <w:rPr>
          <w:szCs w:val="24"/>
        </w:rPr>
        <w:t>, MgSO</w:t>
      </w:r>
      <w:r>
        <w:rPr>
          <w:szCs w:val="24"/>
          <w:vertAlign w:val="subscript"/>
        </w:rPr>
        <w:t>4</w:t>
      </w:r>
      <w:r>
        <w:rPr>
          <w:szCs w:val="24"/>
        </w:rPr>
        <w:t>, KNO</w:t>
      </w:r>
      <w:r>
        <w:rPr>
          <w:szCs w:val="24"/>
          <w:vertAlign w:val="subscript"/>
        </w:rPr>
        <w:t>3</w:t>
      </w:r>
      <w:r>
        <w:rPr>
          <w:szCs w:val="24"/>
        </w:rPr>
        <w:t>, H</w:t>
      </w:r>
      <w:r>
        <w:rPr>
          <w:szCs w:val="24"/>
          <w:vertAlign w:val="subscript"/>
        </w:rPr>
        <w:t>3</w:t>
      </w:r>
      <w:r>
        <w:rPr>
          <w:szCs w:val="24"/>
        </w:rPr>
        <w:t>BO</w:t>
      </w:r>
      <w:r>
        <w:rPr>
          <w:szCs w:val="24"/>
          <w:vertAlign w:val="subscript"/>
        </w:rPr>
        <w:t>3</w:t>
      </w:r>
      <w:r>
        <w:rPr>
          <w:szCs w:val="24"/>
        </w:rPr>
        <w:t xml:space="preserve">) following the protocol of Reddy and </w:t>
      </w:r>
      <w:proofErr w:type="spellStart"/>
      <w:r>
        <w:rPr>
          <w:szCs w:val="24"/>
        </w:rPr>
        <w:t>Kakani</w:t>
      </w:r>
      <w:proofErr w:type="spellEnd"/>
      <w:r>
        <w:rPr>
          <w:szCs w:val="24"/>
        </w:rPr>
        <w:t xml:space="preserve"> </w:t>
      </w:r>
      <w:r>
        <w:rPr>
          <w:szCs w:val="24"/>
        </w:rPr>
        <w:fldChar w:fldCharType="begin"/>
      </w:r>
      <w:r>
        <w:rPr>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Pr>
          <w:szCs w:val="24"/>
        </w:rPr>
        <w:fldChar w:fldCharType="separate"/>
      </w:r>
      <w:r>
        <w:rPr>
          <w:noProof/>
          <w:szCs w:val="24"/>
        </w:rPr>
        <w:t>(2007)</w:t>
      </w:r>
      <w:r>
        <w:rPr>
          <w:szCs w:val="24"/>
        </w:rPr>
        <w:fldChar w:fldCharType="end"/>
      </w:r>
      <w:r>
        <w:rPr>
          <w:szCs w:val="24"/>
        </w:rPr>
        <w:t xml:space="preserve">. Immediately after dispersal of pollen, the </w:t>
      </w:r>
      <w:r>
        <w:rPr>
          <w:szCs w:val="24"/>
        </w:rPr>
        <w:lastRenderedPageBreak/>
        <w:t>plate was placed in a drying oven at 40</w:t>
      </w:r>
      <w:r>
        <w:t>°C for 16 hours. Three pictures of the pollen on the petri dish were then taken using a microscope mounted with a camera (</w:t>
      </w:r>
      <w:bookmarkStart w:id="9" w:name="_Hlk104466607"/>
      <w:r>
        <w:t>Leica DM500 microscope, Leica ICC50 HD camera) and the LAS EZ 2.1.0 software</w:t>
      </w:r>
      <w:bookmarkEnd w:id="9"/>
      <w:r>
        <w:t xml:space="preserve">. To avoid sampling bias, each petri dish was positioned so pollen visible to the naked eye was under the objective. The petri dish was not repositioned once pollen grains were viewed under magnification. Pollen germination was measured by counting the number of pollen grains that produced tubes of at least half the diameter of the pollen grain. The final pollen germination variable equaled the number of grains germinated divided by the total number of pollen grains assessed. All pollen grains in a picture were counted. The number of pictures used depended on the number required to count at least 100 pollen grains.  </w:t>
      </w:r>
    </w:p>
    <w:p w14:paraId="28968ECF" w14:textId="77777777" w:rsidR="00661FAF" w:rsidRDefault="00661FAF" w:rsidP="00661FAF">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t>
      </w:r>
    </w:p>
    <w:p w14:paraId="32F15831" w14:textId="77777777" w:rsidR="00661FAF" w:rsidRDefault="00661FAF" w:rsidP="00661FAF">
      <w:pPr>
        <w:pStyle w:val="BodyDoubleSpace05FirstLine"/>
      </w:pPr>
      <w:r>
        <w:lastRenderedPageBreak/>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0A4C0EF0" w14:textId="10A5CF52" w:rsidR="00661FAF" w:rsidRDefault="00661FAF"/>
    <w:p w14:paraId="440F31FD" w14:textId="0C9DB311" w:rsidR="00FF6B53" w:rsidRDefault="00FF6B53">
      <w:pPr>
        <w:rPr>
          <w:b/>
          <w:bCs/>
        </w:rPr>
      </w:pPr>
      <w:r>
        <w:rPr>
          <w:b/>
          <w:bCs/>
        </w:rPr>
        <w:t>Data Analysis that was cut</w:t>
      </w:r>
    </w:p>
    <w:p w14:paraId="18EB495A" w14:textId="60D47752" w:rsidR="00FF6B53" w:rsidRPr="00FF6B53" w:rsidRDefault="00FF6B53">
      <w:pPr>
        <w:rPr>
          <w:b/>
          <w:bCs/>
        </w:rPr>
      </w:pPr>
      <w:r>
        <w:t xml:space="preserve">We dropped the genet nested in population term for cell membrane stability and both random effects terms for net photosynthetic rate to avoid overfitting the model. Since the genet nested in population term was significant for some variables, we compared population and genets independently. </w:t>
      </w:r>
      <w:r w:rsidRPr="00D91417">
        <w:rPr>
          <w:highlight w:val="yellow"/>
        </w:rPr>
        <w:t>Populations were compared using a linear mixed effects model (</w:t>
      </w:r>
      <w:proofErr w:type="spellStart"/>
      <w:r w:rsidRPr="00D91417">
        <w:rPr>
          <w:i/>
          <w:iCs/>
          <w:highlight w:val="yellow"/>
        </w:rPr>
        <w:t>lmerTest</w:t>
      </w:r>
      <w:proofErr w:type="spellEnd"/>
      <w:r w:rsidRPr="00D91417">
        <w:rPr>
          <w:highlight w:val="yellow"/>
        </w:rPr>
        <w:t xml:space="preserve">; function </w:t>
      </w:r>
      <w:proofErr w:type="spellStart"/>
      <w:r w:rsidRPr="00D91417">
        <w:rPr>
          <w:highlight w:val="yellow"/>
        </w:rPr>
        <w:t>lmer</w:t>
      </w:r>
      <w:proofErr w:type="spellEnd"/>
      <w:r w:rsidRPr="00D91417">
        <w:rPr>
          <w:highlight w:val="yellow"/>
        </w:rPr>
        <w:t xml:space="preserve">) with population as the fixed effect and block as the random effect. We used an analysis of variance model in the </w:t>
      </w:r>
      <w:r w:rsidRPr="00D91417">
        <w:rPr>
          <w:i/>
          <w:iCs/>
          <w:highlight w:val="yellow"/>
        </w:rPr>
        <w:t>stats</w:t>
      </w:r>
      <w:r w:rsidRPr="00D91417">
        <w:rPr>
          <w:highlight w:val="yellow"/>
        </w:rPr>
        <w:t xml:space="preserve"> package </w:t>
      </w:r>
      <w:r w:rsidRPr="00D91417">
        <w:rPr>
          <w:highlight w:val="yellow"/>
        </w:rPr>
        <w:fldChar w:fldCharType="begin"/>
      </w:r>
      <w:r w:rsidRPr="00D91417">
        <w:rPr>
          <w:highlight w:val="yellow"/>
        </w:rP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Pr="00D91417">
        <w:rPr>
          <w:highlight w:val="yellow"/>
        </w:rPr>
        <w:fldChar w:fldCharType="separate"/>
      </w:r>
      <w:r w:rsidRPr="00D91417">
        <w:rPr>
          <w:noProof/>
          <w:highlight w:val="yellow"/>
        </w:rPr>
        <w:t>(R Core Team 2020)</w:t>
      </w:r>
      <w:r w:rsidRPr="00D91417">
        <w:rPr>
          <w:highlight w:val="yellow"/>
        </w:rPr>
        <w:fldChar w:fldCharType="end"/>
      </w:r>
      <w:r w:rsidRPr="00D91417">
        <w:rPr>
          <w:highlight w:val="yellow"/>
        </w:rPr>
        <w:t xml:space="preserve">, to determine if there were differences between genets for each of the </w:t>
      </w:r>
      <w:proofErr w:type="spellStart"/>
      <w:r w:rsidRPr="00D91417">
        <w:rPr>
          <w:highlight w:val="yellow"/>
        </w:rPr>
        <w:t>sporophytic</w:t>
      </w:r>
      <w:proofErr w:type="spellEnd"/>
      <w:r w:rsidRPr="00D91417">
        <w:rPr>
          <w:highlight w:val="yellow"/>
        </w:rPr>
        <w:t xml:space="preserve"> variables.</w:t>
      </w:r>
    </w:p>
    <w:sectPr w:rsidR="00FF6B53" w:rsidRPr="00FF6B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3AF"/>
    <w:rsid w:val="00022319"/>
    <w:rsid w:val="000F5CEB"/>
    <w:rsid w:val="00661FAF"/>
    <w:rsid w:val="00FD33AF"/>
    <w:rsid w:val="00FF6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E2652"/>
  <w15:chartTrackingRefBased/>
  <w15:docId w15:val="{D6B127C9-F31B-4881-9E6A-C1B89DCBF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qFormat/>
    <w:rsid w:val="00FD33AF"/>
    <w:pPr>
      <w:keepNext/>
      <w:spacing w:after="240" w:line="240" w:lineRule="auto"/>
      <w:jc w:val="center"/>
    </w:pPr>
    <w:rPr>
      <w:rFonts w:ascii="Times New Roman" w:eastAsia="Calibri" w:hAnsi="Times New Roman" w:cs="Times New Roman"/>
      <w:sz w:val="24"/>
    </w:rPr>
  </w:style>
  <w:style w:type="paragraph" w:customStyle="1" w:styleId="BodyDoubleSpace05FirstLine">
    <w:name w:val="Body Double Space 0.5 First Line"/>
    <w:basedOn w:val="Normal"/>
    <w:next w:val="Normal"/>
    <w:qFormat/>
    <w:rsid w:val="00FD33AF"/>
    <w:pPr>
      <w:spacing w:after="0" w:line="480" w:lineRule="auto"/>
      <w:ind w:firstLine="720"/>
    </w:pPr>
    <w:rPr>
      <w:rFonts w:ascii="Times New Roman" w:eastAsia="Calibri" w:hAnsi="Times New Roman" w:cs="Times New Roman"/>
      <w:sz w:val="24"/>
    </w:rPr>
  </w:style>
  <w:style w:type="paragraph" w:customStyle="1" w:styleId="GS3">
    <w:name w:val="GS3"/>
    <w:basedOn w:val="Normal"/>
    <w:next w:val="BodyDoubleSpace05FirstLine"/>
    <w:qFormat/>
    <w:rsid w:val="00FD33AF"/>
    <w:pPr>
      <w:keepNext/>
      <w:keepLines/>
      <w:spacing w:after="0" w:line="480" w:lineRule="auto"/>
      <w:outlineLvl w:val="2"/>
    </w:pPr>
    <w:rPr>
      <w:rFonts w:ascii="Times New Roman" w:eastAsia="Calibri" w:hAnsi="Times New Roman" w:cs="Times New Roman"/>
      <w:b/>
      <w:sz w:val="24"/>
    </w:rPr>
  </w:style>
  <w:style w:type="paragraph" w:customStyle="1" w:styleId="GS4">
    <w:name w:val="GS4"/>
    <w:basedOn w:val="Normal"/>
    <w:next w:val="BodyDoubleSpace05FirstLine"/>
    <w:qFormat/>
    <w:rsid w:val="00FD33AF"/>
    <w:pPr>
      <w:keepNext/>
      <w:keepLines/>
      <w:spacing w:after="0" w:line="480" w:lineRule="auto"/>
      <w:outlineLvl w:val="3"/>
    </w:pPr>
    <w:rPr>
      <w:rFonts w:ascii="Times New Roman" w:eastAsia="Calibri" w:hAnsi="Times New Roman" w:cs="Times New Roman"/>
      <w:b/>
      <w: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8</Pages>
  <Words>4668</Words>
  <Characters>2661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2-12-29T15:50:00Z</dcterms:created>
  <dcterms:modified xsi:type="dcterms:W3CDTF">2023-01-20T18:40:00Z</dcterms:modified>
</cp:coreProperties>
</file>